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5600252B" w14:textId="2766BDEC" w:rsidR="003D69A4" w:rsidRDefault="003D69A4" w:rsidP="003D69A4">
      <w:pPr>
        <w:pStyle w:val="ListParagraph"/>
        <w:numPr>
          <w:ilvl w:val="0"/>
          <w:numId w:val="1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ize characteristics</w:t>
      </w:r>
    </w:p>
    <w:p w14:paraId="284C1332" w14:textId="65A8C84C" w:rsidR="00A64C8F" w:rsidRDefault="00A64C8F" w:rsidP="00A64C8F">
      <w:pPr>
        <w:pStyle w:val="ListParagraph"/>
        <w:numPr>
          <w:ilvl w:val="1"/>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an, median, mode </w:t>
      </w:r>
      <w:proofErr w:type="spellStart"/>
      <w:r>
        <w:rPr>
          <w:rFonts w:ascii="Times New Roman" w:eastAsia="Times New Roman" w:hAnsi="Times New Roman" w:cs="Times New Roman"/>
          <w:sz w:val="24"/>
          <w:szCs w:val="24"/>
        </w:rPr>
        <w:t>etc</w:t>
      </w:r>
      <w:proofErr w:type="spellEnd"/>
    </w:p>
    <w:p w14:paraId="6CD100DE" w14:textId="6032CB74" w:rsidR="00A64C8F" w:rsidRDefault="00A64C8F" w:rsidP="00A64C8F">
      <w:pPr>
        <w:pStyle w:val="ListParagraph"/>
        <w:numPr>
          <w:ilvl w:val="2"/>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e site level or at the plot level?</w:t>
      </w:r>
    </w:p>
    <w:p w14:paraId="35EA079E" w14:textId="6DD81079" w:rsidR="00A64C8F" w:rsidRPr="00C3171B" w:rsidRDefault="00A64C8F" w:rsidP="00A64C8F">
      <w:pPr>
        <w:pStyle w:val="ListParagraph"/>
        <w:numPr>
          <w:ilvl w:val="1"/>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ameter: Height ratio? (seedling health)</w:t>
      </w:r>
    </w:p>
    <w:p w14:paraId="368B6A6F" w14:textId="6F17788F" w:rsidR="003D69A4" w:rsidRDefault="003D69A4" w:rsidP="003D69A4">
      <w:pPr>
        <w:pStyle w:val="ListParagraph"/>
        <w:numPr>
          <w:ilvl w:val="0"/>
          <w:numId w:val="1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urvivorship</w:t>
      </w:r>
    </w:p>
    <w:p w14:paraId="4650558C" w14:textId="482B779B" w:rsidR="00A64C8F" w:rsidRDefault="00A64C8F" w:rsidP="00A64C8F">
      <w:pPr>
        <w:pStyle w:val="ListParagraph"/>
        <w:numPr>
          <w:ilvl w:val="1"/>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plot density</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08EACF" w14:textId="77777777" w:rsidR="00C508F6" w:rsidRDefault="00C508F6" w:rsidP="0092233A">
      <w:pPr>
        <w:spacing w:line="240" w:lineRule="auto"/>
      </w:pPr>
      <w:r>
        <w:separator/>
      </w:r>
    </w:p>
  </w:endnote>
  <w:endnote w:type="continuationSeparator" w:id="0">
    <w:p w14:paraId="71C391DE" w14:textId="77777777" w:rsidR="00C508F6" w:rsidRDefault="00C508F6"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D2815" w14:textId="77777777" w:rsidR="00C508F6" w:rsidRDefault="00C508F6" w:rsidP="0092233A">
      <w:pPr>
        <w:spacing w:line="240" w:lineRule="auto"/>
      </w:pPr>
      <w:r>
        <w:separator/>
      </w:r>
    </w:p>
  </w:footnote>
  <w:footnote w:type="continuationSeparator" w:id="0">
    <w:p w14:paraId="03F46A8B" w14:textId="77777777" w:rsidR="00C508F6" w:rsidRDefault="00C508F6"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2724F"/>
    <w:rsid w:val="004310F6"/>
    <w:rsid w:val="00432D15"/>
    <w:rsid w:val="0045416B"/>
    <w:rsid w:val="00465BEB"/>
    <w:rsid w:val="00472D03"/>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C2937"/>
    <w:rsid w:val="009E2265"/>
    <w:rsid w:val="00A03AFB"/>
    <w:rsid w:val="00A64C8F"/>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459B"/>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36</TotalTime>
  <Pages>16</Pages>
  <Words>5693</Words>
  <Characters>3245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0</cp:revision>
  <dcterms:created xsi:type="dcterms:W3CDTF">2024-03-02T14:34:00Z</dcterms:created>
  <dcterms:modified xsi:type="dcterms:W3CDTF">2024-09-0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